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proofErr w:type="gramStart"/>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roofErr w:type="gramEnd"/>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hint="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78B06E92" w14:textId="09E7467F"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commentRangeStart w:id="2"/>
      <w:r w:rsidRPr="00F370F1">
        <w:rPr>
          <w:rFonts w:asciiTheme="minorHAnsi" w:eastAsiaTheme="minorHAnsi" w:hAnsiTheme="minorHAnsi" w:cs="맑은 고딕" w:hint="eastAsia"/>
          <w:color w:val="FF0000"/>
          <w:sz w:val="24"/>
          <w:szCs w:val="24"/>
          <w:lang w:eastAsia="ko-KR"/>
        </w:rPr>
        <w:t>[글로벌 고속철도의 발전과 중요성]</w:t>
      </w:r>
    </w:p>
    <w:p w14:paraId="6DAAFB6F" w14:textId="088EB32E"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한국의 고속철도 이용현황으로 중요성 설명]</w:t>
      </w:r>
    </w:p>
    <w:p w14:paraId="7A68055C" w14:textId="704FD0ED"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고속철도 수요예측 기존연구에서 정성적 또는 정량적 연구 사례 소개 및 한계]</w:t>
      </w:r>
    </w:p>
    <w:p w14:paraId="797C6BDF" w14:textId="7FF868C2"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w:t>
      </w:r>
      <w:proofErr w:type="spellStart"/>
      <w:r w:rsidRPr="00F370F1">
        <w:rPr>
          <w:rFonts w:asciiTheme="minorHAnsi" w:eastAsiaTheme="minorHAnsi" w:hAnsiTheme="minorHAnsi" w:cs="맑은 고딕" w:hint="eastAsia"/>
          <w:color w:val="FF0000"/>
          <w:sz w:val="24"/>
          <w:szCs w:val="24"/>
          <w:lang w:eastAsia="ko-KR"/>
        </w:rPr>
        <w:t>머신러닝</w:t>
      </w:r>
      <w:proofErr w:type="spellEnd"/>
      <w:r w:rsidRPr="00F370F1">
        <w:rPr>
          <w:rFonts w:asciiTheme="minorHAnsi" w:eastAsiaTheme="minorHAnsi" w:hAnsiTheme="minorHAnsi" w:cs="맑은 고딕" w:hint="eastAsia"/>
          <w:color w:val="FF0000"/>
          <w:sz w:val="24"/>
          <w:szCs w:val="24"/>
          <w:lang w:eastAsia="ko-KR"/>
        </w:rPr>
        <w:t xml:space="preserve"> 및 </w:t>
      </w:r>
      <w:proofErr w:type="spellStart"/>
      <w:r w:rsidRPr="00F370F1">
        <w:rPr>
          <w:rFonts w:asciiTheme="minorHAnsi" w:eastAsiaTheme="minorHAnsi" w:hAnsiTheme="minorHAnsi" w:cs="맑은 고딕" w:hint="eastAsia"/>
          <w:color w:val="FF0000"/>
          <w:sz w:val="24"/>
          <w:szCs w:val="24"/>
          <w:lang w:eastAsia="ko-KR"/>
        </w:rPr>
        <w:t>딥러닝으로</w:t>
      </w:r>
      <w:proofErr w:type="spellEnd"/>
      <w:r w:rsidRPr="00F370F1">
        <w:rPr>
          <w:rFonts w:asciiTheme="minorHAnsi" w:eastAsiaTheme="minorHAnsi" w:hAnsiTheme="minorHAnsi" w:cs="맑은 고딕" w:hint="eastAsia"/>
          <w:color w:val="FF0000"/>
          <w:sz w:val="24"/>
          <w:szCs w:val="24"/>
          <w:lang w:eastAsia="ko-KR"/>
        </w:rPr>
        <w:t xml:space="preserve"> 수요예측을 하려는 기존연구들의 장점과 단점 소개 + 최신 인공지능 알고리즘 사용한 수요예측 필요성 강조]</w:t>
      </w:r>
    </w:p>
    <w:p w14:paraId="48673985" w14:textId="65DD0002"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설명가능한 인공지능 소개 및 XAI 활용 수요예측으로 비즈니스 의사결정 기여가능 강조]</w:t>
      </w:r>
    </w:p>
    <w:p w14:paraId="0920372D" w14:textId="361762D2"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본 연구의 목적과 기여 요약]</w:t>
      </w:r>
    </w:p>
    <w:p w14:paraId="5D524B0C" w14:textId="064C68A7"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실제 비즈니스에 활용가능한 미래 예측 성능 달성</w:t>
      </w:r>
    </w:p>
    <w:p w14:paraId="05116CA4" w14:textId="2674395F"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예측된 미래수요 기반 XAI 활용 정책적 의사결정 지원</w:t>
      </w:r>
    </w:p>
    <w:p w14:paraId="79F0ADE6" w14:textId="43E98576" w:rsidR="009679D2" w:rsidRP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 xml:space="preserve">고성능PC 없이 현장에서 쉽게 활용가능한 XAI 활용 고성능 비즈니스 </w:t>
      </w:r>
      <w:proofErr w:type="spellStart"/>
      <w:r>
        <w:rPr>
          <w:rFonts w:asciiTheme="minorHAnsi" w:eastAsiaTheme="minorHAnsi" w:hAnsiTheme="minorHAnsi" w:cs="맑은 고딕" w:hint="eastAsia"/>
          <w:color w:val="FF0000"/>
          <w:sz w:val="24"/>
          <w:szCs w:val="24"/>
          <w:lang w:eastAsia="ko-KR"/>
        </w:rPr>
        <w:t>애널리틱스</w:t>
      </w:r>
      <w:proofErr w:type="spellEnd"/>
      <w:r>
        <w:rPr>
          <w:rFonts w:asciiTheme="minorHAnsi" w:eastAsiaTheme="minorHAnsi" w:hAnsiTheme="minorHAnsi" w:cs="맑은 고딕" w:hint="eastAsia"/>
          <w:color w:val="FF0000"/>
          <w:sz w:val="24"/>
          <w:szCs w:val="24"/>
          <w:lang w:eastAsia="ko-KR"/>
        </w:rPr>
        <w:t xml:space="preserve"> 방법론 제시</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commentRangeEnd w:id="2"/>
      <w:r w:rsidR="00393999">
        <w:rPr>
          <w:rStyle w:val="af"/>
        </w:rPr>
        <w:commentReference w:id="2"/>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3"/>
      <w:r>
        <w:rPr>
          <w:rFonts w:ascii="Palatino Linotype" w:eastAsia="Palatino Linotype" w:hAnsi="Palatino Linotype" w:cs="Palatino Linotype"/>
          <w:i/>
          <w:color w:val="000000"/>
          <w:sz w:val="24"/>
          <w:szCs w:val="24"/>
        </w:rPr>
        <w:t>Participants and Data Preprocessing</w:t>
      </w:r>
      <w:commentRangeEnd w:id="3"/>
      <w:r w:rsidR="00E57792">
        <w:rPr>
          <w:rStyle w:val="af"/>
        </w:rPr>
        <w:commentReference w:id="3"/>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4" w:name="_heading=h.2et92p0" w:colFirst="0" w:colLast="0"/>
      <w:bookmarkStart w:id="5" w:name="_Ref186891940"/>
      <w:bookmarkEnd w:id="4"/>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5"/>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proofErr w:type="spellStart"/>
      <w:r w:rsidR="003F2D25" w:rsidRPr="0031494F">
        <w:rPr>
          <w:rFonts w:eastAsiaTheme="minorEastAsia" w:hint="eastAsia"/>
          <w:lang w:eastAsia="ko-KR"/>
        </w:rPr>
        <w:t>전처리</w:t>
      </w:r>
      <w:proofErr w:type="spellEnd"/>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DF5E24">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DF5E24">
        <w:rPr>
          <w:rFonts w:ascii="맑은 고딕" w:eastAsia="맑은 고딕" w:hAnsi="맑은 고딕" w:cs="맑은 고딕"/>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8D1113">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8D1113">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986D2E">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986D2E">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1413C541"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D576A3">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D576A3">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6"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19E291D9"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7" w:name="_Hlk187355624"/>
      <w:bookmarkEnd w:id="6"/>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635C2">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635C2">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6374F97B"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635C2">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635C2">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DD7527"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8"/>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8"/>
      <w:r w:rsidR="005A15D5">
        <w:rPr>
          <w:rStyle w:val="af"/>
        </w:rPr>
        <w:commentReference w:id="8"/>
      </w:r>
    </w:p>
    <w:p w14:paraId="0A456457" w14:textId="0D9C529A" w:rsidR="007E24D9" w:rsidRDefault="007E24D9" w:rsidP="00D03DA6">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60C123A5" w14:textId="77777777" w:rsidR="00685079" w:rsidRPr="00DD7527" w:rsidRDefault="00685079" w:rsidP="00D03DA6">
      <w:pPr>
        <w:pBdr>
          <w:top w:val="nil"/>
          <w:left w:val="nil"/>
          <w:bottom w:val="nil"/>
          <w:right w:val="nil"/>
          <w:between w:val="nil"/>
        </w:pBdr>
        <w:spacing w:before="53" w:line="252" w:lineRule="auto"/>
        <w:ind w:left="110" w:firstLine="351"/>
        <w:jc w:val="both"/>
        <w:rPr>
          <w:rFonts w:ascii="Palatino Linotype" w:eastAsia="Palatino Linotype" w:hAnsi="Palatino Linotype" w:cs="Palatino Linotype"/>
          <w:i/>
          <w:sz w:val="24"/>
          <w:szCs w:val="24"/>
          <w:lang w:eastAsia="ko-KR"/>
        </w:rPr>
      </w:pPr>
    </w:p>
    <w:p w14:paraId="721A0494" w14:textId="3516FBE3" w:rsidR="00DD7527" w:rsidRPr="00BE1425"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9"/>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9"/>
      <w:r w:rsidR="005A15D5">
        <w:rPr>
          <w:rStyle w:val="af"/>
        </w:rPr>
        <w:commentReference w:id="9"/>
      </w:r>
    </w:p>
    <w:p w14:paraId="490EBDCB" w14:textId="142A827F" w:rsidR="003D21E3" w:rsidRPr="003635C2" w:rsidRDefault="003D21E3" w:rsidP="00D03DA6">
      <w:pPr>
        <w:pBdr>
          <w:top w:val="nil"/>
          <w:left w:val="nil"/>
          <w:bottom w:val="nil"/>
          <w:right w:val="nil"/>
          <w:between w:val="nil"/>
        </w:pBdr>
        <w:spacing w:before="53" w:line="252" w:lineRule="auto"/>
        <w:ind w:left="110" w:firstLine="351"/>
        <w:jc w:val="both"/>
        <w:rPr>
          <w:color w:val="FF0000"/>
          <w:sz w:val="24"/>
          <w:szCs w:val="24"/>
          <w:lang w:eastAsia="ko-KR"/>
        </w:rPr>
      </w:pP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4AB6E278" w14:textId="77777777" w:rsidR="00DD7527" w:rsidRDefault="00DD7527"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4EEA9EEB"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DF20EA">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DF20EA">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lastRenderedPageBreak/>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commentRangeStart w:id="10"/>
      <w:r>
        <w:t>Results</w:t>
      </w:r>
      <w:commentRangeEnd w:id="10"/>
      <w:r w:rsidR="00E475A3">
        <w:rPr>
          <w:rStyle w:val="af"/>
          <w:rFonts w:ascii="Times New Roman" w:eastAsia="Times New Roman" w:hAnsi="Times New Roman" w:cs="Times New Roman"/>
          <w:b w:val="0"/>
          <w:bCs w:val="0"/>
        </w:rPr>
        <w:commentReference w:id="10"/>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11"/>
      <w:r w:rsidRPr="00841B59">
        <w:t>Conclusions</w:t>
      </w:r>
      <w:commentRangeEnd w:id="11"/>
      <w:r w:rsidR="00841B59">
        <w:rPr>
          <w:rStyle w:val="af"/>
          <w:rFonts w:ascii="Times New Roman" w:eastAsia="Times New Roman" w:hAnsi="Times New Roman" w:cs="Times New Roman"/>
          <w:b w:val="0"/>
          <w:bCs w:val="0"/>
        </w:rPr>
        <w:commentReference w:id="11"/>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2"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6CDF74D7" w14:textId="77777777" w:rsidR="009D31A7" w:rsidRPr="009D31A7" w:rsidRDefault="002A4F36" w:rsidP="009D31A7">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9D31A7" w:rsidRPr="009D31A7">
        <w:t xml:space="preserve">Alsubari, Saleh Nagi, Sachin N. Deshmukh, Mosleh Hmoud Al-Adhaileh, Fawaz Waselalla Alsaade, and Theyazn H. H. Aldhyani. 2021. 'Development of Integrated Neural Network Model for Identification of Fake Reviews in E-Commerce Using Multidomain Datasets', </w:t>
      </w:r>
      <w:r w:rsidR="009D31A7" w:rsidRPr="009D31A7">
        <w:rPr>
          <w:i/>
        </w:rPr>
        <w:t>Applied Bionics and Biomechanics</w:t>
      </w:r>
      <w:r w:rsidR="009D31A7" w:rsidRPr="009D31A7">
        <w:t>, 2021: 5522574.</w:t>
      </w:r>
    </w:p>
    <w:p w14:paraId="27343CDA" w14:textId="77777777" w:rsidR="009D31A7" w:rsidRPr="009D31A7" w:rsidRDefault="009D31A7" w:rsidP="009D31A7">
      <w:pPr>
        <w:pStyle w:val="EndNoteBibliography"/>
        <w:ind w:left="720" w:hanging="720"/>
      </w:pPr>
      <w:r w:rsidRPr="009D31A7">
        <w:t xml:space="preserve">Cha, Gi-Wook, Hyeun-Jun Moon, and Young-Chan Kim. 2021. 'Comparison of random forest and gradient boosting machine models for predicting demolition waste based on small datasets and categorical variables', </w:t>
      </w:r>
      <w:r w:rsidRPr="009D31A7">
        <w:rPr>
          <w:i/>
        </w:rPr>
        <w:t>International journal of environmental research and public health</w:t>
      </w:r>
      <w:r w:rsidRPr="009D31A7">
        <w:t>, 18: 8530.</w:t>
      </w:r>
    </w:p>
    <w:p w14:paraId="2E6CEBA5" w14:textId="77777777" w:rsidR="009D31A7" w:rsidRPr="009D31A7" w:rsidRDefault="009D31A7" w:rsidP="009D31A7">
      <w:pPr>
        <w:pStyle w:val="EndNoteBibliography"/>
        <w:ind w:left="720" w:hanging="720"/>
      </w:pPr>
      <w:r w:rsidRPr="009D31A7">
        <w:t xml:space="preserve">Chen, Tianqi, and Carlos Guestrin. 2016. "XGBoost: A Scalable Tree Boosting System." In </w:t>
      </w:r>
      <w:r w:rsidRPr="009D31A7">
        <w:rPr>
          <w:i/>
        </w:rPr>
        <w:t>Proceedings of the 22nd ACM SIGKDD International Conference on Knowledge Discovery and Data Mining</w:t>
      </w:r>
      <w:r w:rsidRPr="009D31A7">
        <w:t>, 785–94. San Francisco, California, USA: Association for Computing Machinery.</w:t>
      </w:r>
    </w:p>
    <w:p w14:paraId="3B706DCE" w14:textId="77777777" w:rsidR="009D31A7" w:rsidRPr="009D31A7" w:rsidRDefault="009D31A7" w:rsidP="009D31A7">
      <w:pPr>
        <w:pStyle w:val="EndNoteBibliography"/>
        <w:ind w:left="720" w:hanging="720"/>
      </w:pPr>
      <w:r w:rsidRPr="009D31A7">
        <w:t xml:space="preserve">Michie, D., D. Spiegelhalter, and Charles Taylor. 1999. 'Machine Learning, Neural and Statistical Classification', </w:t>
      </w:r>
      <w:r w:rsidRPr="009D31A7">
        <w:rPr>
          <w:i/>
        </w:rPr>
        <w:t>Technometrics</w:t>
      </w:r>
      <w:r w:rsidRPr="009D31A7">
        <w:t>, 37.</w:t>
      </w:r>
    </w:p>
    <w:p w14:paraId="1D1B404A" w14:textId="77777777" w:rsidR="009D31A7" w:rsidRPr="009D31A7" w:rsidRDefault="009D31A7" w:rsidP="009D31A7">
      <w:pPr>
        <w:pStyle w:val="EndNoteBibliography"/>
        <w:ind w:left="720" w:hanging="720"/>
      </w:pPr>
      <w:r w:rsidRPr="009D31A7">
        <w:t xml:space="preserve">Molnar, Christoph. 2023. </w:t>
      </w:r>
      <w:r w:rsidRPr="009D31A7">
        <w:rPr>
          <w:i/>
        </w:rPr>
        <w:t>Interpretable machine learning. A Guide for Making Black Box Models Explainable</w:t>
      </w:r>
      <w:r w:rsidRPr="009D31A7">
        <w:t xml:space="preserve"> (Lulu. com).</w:t>
      </w:r>
    </w:p>
    <w:p w14:paraId="35FB1F17" w14:textId="77777777" w:rsidR="009D31A7" w:rsidRPr="009D31A7" w:rsidRDefault="009D31A7" w:rsidP="009D31A7">
      <w:pPr>
        <w:pStyle w:val="EndNoteBibliography"/>
        <w:ind w:left="720" w:hanging="720"/>
      </w:pPr>
      <w:r w:rsidRPr="009D31A7">
        <w:t xml:space="preserve">Shustanov, Alexander, and Pavel Yakimov. 2017. 'CNN Design for Real-Time Traffic Sign Recognition', </w:t>
      </w:r>
      <w:r w:rsidRPr="009D31A7">
        <w:rPr>
          <w:i/>
        </w:rPr>
        <w:t>Procedia Engineering</w:t>
      </w:r>
      <w:r w:rsidRPr="009D31A7">
        <w:t>, 201: 718-25.</w:t>
      </w:r>
    </w:p>
    <w:p w14:paraId="61A8F56A" w14:textId="77777777" w:rsidR="009D31A7" w:rsidRPr="009D31A7" w:rsidRDefault="009D31A7" w:rsidP="009D31A7">
      <w:pPr>
        <w:pStyle w:val="EndNoteBibliography"/>
        <w:ind w:left="720" w:hanging="720"/>
      </w:pPr>
      <w:r w:rsidRPr="009D31A7">
        <w:t xml:space="preserve">Viswavandya, Meera, Shashwat Patel, and Kaushik Sahoo. 2021. 'ANALYSIS AND COMPARISON OF MACHINE LEARNING APPROACHES FOR TRANSMISSION LINE FAULT PREDICTION IN POWER SYSTEMS', </w:t>
      </w:r>
      <w:r w:rsidRPr="009D31A7">
        <w:rPr>
          <w:i/>
        </w:rPr>
        <w:t>Journal of Research in Engineering and Applied Sciences</w:t>
      </w:r>
      <w:r w:rsidRPr="009D31A7">
        <w:t>, 6: 24-31.</w:t>
      </w:r>
    </w:p>
    <w:p w14:paraId="34B4B3D7" w14:textId="44B7FE70"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 xml:space="preserve">초록은 본문 </w:t>
      </w:r>
      <w:proofErr w:type="spellStart"/>
      <w:r>
        <w:rPr>
          <w:rFonts w:ascii="맑은 고딕" w:eastAsia="맑은 고딕" w:hAnsi="맑은 고딕" w:cs="맑은 고딕" w:hint="eastAsia"/>
          <w:lang w:eastAsia="ko-KR"/>
        </w:rPr>
        <w:t>다쓰고</w:t>
      </w:r>
      <w:proofErr w:type="spellEnd"/>
      <w:r>
        <w:rPr>
          <w:rFonts w:ascii="맑은 고딕" w:eastAsia="맑은 고딕" w:hAnsi="맑은 고딕" w:cs="맑은 고딕" w:hint="eastAsia"/>
          <w:lang w:eastAsia="ko-KR"/>
        </w:rPr>
        <w:t xml:space="preserve"> 부분부분 복사해서 </w:t>
      </w:r>
      <w:proofErr w:type="spellStart"/>
      <w:r>
        <w:rPr>
          <w:rFonts w:ascii="맑은 고딕" w:eastAsia="맑은 고딕" w:hAnsi="맑은 고딕" w:cs="맑은 고딕" w:hint="eastAsia"/>
          <w:lang w:eastAsia="ko-KR"/>
        </w:rPr>
        <w:t>넣는거라</w:t>
      </w:r>
      <w:proofErr w:type="spellEnd"/>
      <w:r>
        <w:rPr>
          <w:rFonts w:ascii="맑은 고딕" w:eastAsia="맑은 고딕" w:hAnsi="맑은 고딕" w:cs="맑은 고딕" w:hint="eastAsia"/>
          <w:lang w:eastAsia="ko-KR"/>
        </w:rPr>
        <w:t xml:space="preserve"> 마지막에 반영되니 무시해도 됩니다.</w:t>
      </w:r>
    </w:p>
  </w:comment>
  <w:comment w:id="2" w:author="KK" w:date="2025-01-09T22:38:00Z" w:initials="K">
    <w:p w14:paraId="5CB16F18" w14:textId="77777777" w:rsidR="00E57792" w:rsidRDefault="00393999">
      <w:pPr>
        <w:pStyle w:val="af0"/>
        <w:rPr>
          <w:rFonts w:ascii="맑은 고딕" w:eastAsia="맑은 고딕" w:hAnsi="맑은 고딕" w:cs="맑은 고딕"/>
          <w:lang w:eastAsia="ko-KR"/>
        </w:rPr>
      </w:pPr>
      <w:r>
        <w:rPr>
          <w:rStyle w:val="af"/>
        </w:rPr>
        <w:annotationRef/>
      </w:r>
      <w:r w:rsidR="00E57792">
        <w:rPr>
          <w:rFonts w:ascii="맑은 고딕" w:eastAsia="맑은 고딕" w:hAnsi="맑은 고딕" w:cs="맑은 고딕" w:hint="eastAsia"/>
          <w:lang w:eastAsia="ko-KR"/>
        </w:rPr>
        <w:t>[차명주 작성]</w:t>
      </w:r>
    </w:p>
    <w:p w14:paraId="5C3AD3E0" w14:textId="3C03110A"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서론의 구성은 정해진 건 없지만 대략적인 문단을 구성해 두었습니다. 꼭 이러한 방향일 필요는 없지만 관련 논문연구들을 찾아보면 아래 예시처럼 대충 구성이 비슷함을 알 수 있습니다.</w:t>
      </w:r>
    </w:p>
    <w:p w14:paraId="5FC604CC" w14:textId="77777777"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 xml:space="preserve">따라서 관련 선행연구들을 조사 및 엑셀로 정리하고 그걸 서론에 녹여도 되고 선행연구들의 서론들을 읽으면서 </w:t>
      </w:r>
      <w:proofErr w:type="spellStart"/>
      <w:r>
        <w:rPr>
          <w:rFonts w:ascii="맑은 고딕" w:eastAsia="맑은 고딕" w:hAnsi="맑은 고딕" w:cs="맑은 고딕" w:hint="eastAsia"/>
          <w:lang w:eastAsia="ko-KR"/>
        </w:rPr>
        <w:t>똑같이가</w:t>
      </w:r>
      <w:proofErr w:type="spellEnd"/>
      <w:r>
        <w:rPr>
          <w:rFonts w:ascii="맑은 고딕" w:eastAsia="맑은 고딕" w:hAnsi="맑은 고딕" w:cs="맑은 고딕" w:hint="eastAsia"/>
          <w:lang w:eastAsia="ko-KR"/>
        </w:rPr>
        <w:t xml:space="preserve"> 아닌 재작성해도 됩니다(표절 회피)</w:t>
      </w:r>
      <w:r w:rsidR="00F95349">
        <w:rPr>
          <w:rFonts w:ascii="맑은 고딕" w:eastAsia="맑은 고딕" w:hAnsi="맑은 고딕" w:cs="맑은 고딕" w:hint="eastAsia"/>
          <w:lang w:eastAsia="ko-KR"/>
        </w:rPr>
        <w:t xml:space="preserve"> </w:t>
      </w:r>
    </w:p>
    <w:p w14:paraId="654D4B17" w14:textId="7A90D954" w:rsidR="00F95349" w:rsidRDefault="00F95349">
      <w:pPr>
        <w:pStyle w:val="af0"/>
        <w:rPr>
          <w:lang w:eastAsia="ko-KR"/>
        </w:rPr>
      </w:pPr>
      <w:r>
        <w:rPr>
          <w:rFonts w:ascii="맑은 고딕" w:eastAsia="맑은 고딕" w:hAnsi="맑은 고딕" w:cs="맑은 고딕" w:hint="eastAsia"/>
          <w:lang w:eastAsia="ko-KR"/>
        </w:rPr>
        <w:t>참고한 논문은 Endnote라는 프로그램으로 쉽게 반영할 수 있습니다.</w:t>
      </w:r>
    </w:p>
  </w:comment>
  <w:comment w:id="3"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 xml:space="preserve">데이터의 설명 및 모델 학습을 위해 어떻게 가공했는지 상세하게 </w:t>
      </w:r>
      <w:proofErr w:type="spellStart"/>
      <w:r>
        <w:rPr>
          <w:rFonts w:ascii="맑은 고딕" w:eastAsia="맑은 고딕" w:hAnsi="맑은 고딕" w:cs="맑은 고딕" w:hint="eastAsia"/>
          <w:lang w:eastAsia="ko-KR"/>
        </w:rPr>
        <w:t>작성할겁니다</w:t>
      </w:r>
      <w:proofErr w:type="spellEnd"/>
    </w:p>
  </w:comment>
  <w:comment w:id="8"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lang w:eastAsia="ko-KR"/>
        </w:rPr>
      </w:pPr>
      <w:r>
        <w:rPr>
          <w:rFonts w:ascii="맑은 고딕" w:eastAsia="맑은 고딕" w:hAnsi="맑은 고딕" w:cs="맑은 고딕" w:hint="eastAsia"/>
          <w:lang w:eastAsia="ko-KR"/>
        </w:rPr>
        <w:t xml:space="preserve">공부한다 생각하고 NBEATS(2019), </w:t>
      </w:r>
      <w:proofErr w:type="spellStart"/>
      <w:r>
        <w:rPr>
          <w:rFonts w:ascii="맑은 고딕" w:eastAsia="맑은 고딕" w:hAnsi="맑은 고딕" w:cs="맑은 고딕" w:hint="eastAsia"/>
          <w:lang w:eastAsia="ko-KR"/>
        </w:rPr>
        <w:t>NBEATSx</w:t>
      </w:r>
      <w:proofErr w:type="spellEnd"/>
      <w:r>
        <w:rPr>
          <w:rFonts w:ascii="맑은 고딕" w:eastAsia="맑은 고딕" w:hAnsi="맑은 고딕" w:cs="맑은 고딕" w:hint="eastAsia"/>
          <w:lang w:eastAsia="ko-KR"/>
        </w:rPr>
        <w:t xml:space="preserve">(2021), NHITS(2021), </w:t>
      </w:r>
      <w:proofErr w:type="spellStart"/>
      <w:r>
        <w:rPr>
          <w:rFonts w:ascii="맑은 고딕" w:eastAsia="맑은 고딕" w:hAnsi="맑은 고딕" w:cs="맑은 고딕" w:hint="eastAsia"/>
          <w:lang w:eastAsia="ko-KR"/>
        </w:rPr>
        <w:t>TiDE</w:t>
      </w:r>
      <w:proofErr w:type="spellEnd"/>
      <w:r>
        <w:rPr>
          <w:rFonts w:ascii="맑은 고딕" w:eastAsia="맑은 고딕" w:hAnsi="맑은 고딕" w:cs="맑은 고딕" w:hint="eastAsia"/>
          <w:lang w:eastAsia="ko-KR"/>
        </w:rPr>
        <w:t xml:space="preserve">(2023), </w:t>
      </w:r>
      <w:proofErr w:type="spellStart"/>
      <w:r>
        <w:rPr>
          <w:rFonts w:ascii="맑은 고딕" w:eastAsia="맑은 고딕" w:hAnsi="맑은 고딕" w:cs="맑은 고딕" w:hint="eastAsia"/>
          <w:lang w:eastAsia="ko-KR"/>
        </w:rPr>
        <w:t>DeepNPTS</w:t>
      </w:r>
      <w:proofErr w:type="spellEnd"/>
      <w:r>
        <w:rPr>
          <w:rFonts w:ascii="맑은 고딕" w:eastAsia="맑은 고딕" w:hAnsi="맑은 고딕" w:cs="맑은 고딕" w:hint="eastAsia"/>
          <w:lang w:eastAsia="ko-KR"/>
        </w:rPr>
        <w:t>(2023) 알고리즘의 설명을 추가</w:t>
      </w:r>
    </w:p>
  </w:comment>
  <w:comment w:id="9"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w:t>
      </w:r>
      <w:proofErr w:type="spellStart"/>
      <w:r>
        <w:rPr>
          <w:rFonts w:eastAsiaTheme="minorEastAsia" w:hint="eastAsia"/>
          <w:lang w:eastAsia="ko-KR"/>
        </w:rPr>
        <w:t>DilatedRNN</w:t>
      </w:r>
      <w:proofErr w:type="spellEnd"/>
      <w:r>
        <w:rPr>
          <w:rFonts w:eastAsiaTheme="minorEastAsia" w:hint="eastAsia"/>
          <w:lang w:eastAsia="ko-KR"/>
        </w:rPr>
        <w:t xml:space="preserve">(2017), TCN(2018), </w:t>
      </w:r>
      <w:proofErr w:type="spellStart"/>
      <w:r>
        <w:rPr>
          <w:rFonts w:eastAsiaTheme="minorEastAsia" w:hint="eastAsia"/>
          <w:lang w:eastAsia="ko-KR"/>
        </w:rPr>
        <w:t>DeepAR</w:t>
      </w:r>
      <w:proofErr w:type="spellEnd"/>
      <w:r>
        <w:rPr>
          <w:rFonts w:eastAsiaTheme="minorEastAsia" w:hint="eastAsia"/>
          <w:lang w:eastAsia="ko-KR"/>
        </w:rPr>
        <w:t xml:space="preserve">(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 w:id="10"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hint="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11"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hint="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proofErr w:type="spellStart"/>
      <w:r>
        <w:rPr>
          <w:rFonts w:eastAsiaTheme="minorEastAsia" w:hint="eastAsia"/>
          <w:lang w:eastAsia="ko-KR"/>
        </w:rPr>
        <w:t>쓰는거라</w:t>
      </w:r>
      <w:proofErr w:type="spellEnd"/>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654D4B17" w15:done="0"/>
  <w15:commentEx w15:paraId="070BD8A1" w15:done="0"/>
  <w15:commentEx w15:paraId="7BCFD840" w15:done="0"/>
  <w15:commentEx w15:paraId="067A745D"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78599E70" w16cex:dateUtc="2025-01-09T13:38:00Z"/>
  <w16cex:commentExtensible w16cex:durableId="5B77EA5E" w16cex:dateUtc="2025-01-09T13:47:00Z"/>
  <w16cex:commentExtensible w16cex:durableId="3E509090" w16cex:dateUtc="2025-01-09T14:07:00Z"/>
  <w16cex:commentExtensible w16cex:durableId="5B5958D7" w16cex:dateUtc="2025-01-09T14:08: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654D4B17" w16cid:durableId="78599E70"/>
  <w16cid:commentId w16cid:paraId="070BD8A1" w16cid:durableId="5B77EA5E"/>
  <w16cid:commentId w16cid:paraId="7BCFD840" w16cid:durableId="3E509090"/>
  <w16cid:commentId w16cid:paraId="067A745D" w16cid:durableId="5B5958D7"/>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18B8E4" w14:textId="77777777" w:rsidR="006D36D0" w:rsidRDefault="006D36D0">
      <w:r>
        <w:separator/>
      </w:r>
    </w:p>
  </w:endnote>
  <w:endnote w:type="continuationSeparator" w:id="0">
    <w:p w14:paraId="1A112BF7" w14:textId="77777777" w:rsidR="006D36D0" w:rsidRDefault="006D3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6DB71B" w14:textId="77777777" w:rsidR="006D36D0" w:rsidRDefault="006D36D0">
      <w:r>
        <w:separator/>
      </w:r>
    </w:p>
  </w:footnote>
  <w:footnote w:type="continuationSeparator" w:id="0">
    <w:p w14:paraId="25A6DE99" w14:textId="77777777" w:rsidR="006D36D0" w:rsidRDefault="006D36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2"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3"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1"/>
  </w:num>
  <w:num w:numId="2" w16cid:durableId="376901796">
    <w:abstractNumId w:val="2"/>
  </w:num>
  <w:num w:numId="3" w16cid:durableId="1270889069">
    <w:abstractNumId w:val="3"/>
  </w:num>
  <w:num w:numId="4" w16cid:durableId="9758336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422C"/>
    <w:rsid w:val="00065F2E"/>
    <w:rsid w:val="000704C1"/>
    <w:rsid w:val="00072AA8"/>
    <w:rsid w:val="00077192"/>
    <w:rsid w:val="00081AD7"/>
    <w:rsid w:val="00093742"/>
    <w:rsid w:val="000A544F"/>
    <w:rsid w:val="000B0EA6"/>
    <w:rsid w:val="000B6012"/>
    <w:rsid w:val="000C02F1"/>
    <w:rsid w:val="000C07FF"/>
    <w:rsid w:val="000D02AA"/>
    <w:rsid w:val="000D1211"/>
    <w:rsid w:val="000D1577"/>
    <w:rsid w:val="000D287C"/>
    <w:rsid w:val="000D28EC"/>
    <w:rsid w:val="000D6ACA"/>
    <w:rsid w:val="000E193E"/>
    <w:rsid w:val="000E3BC0"/>
    <w:rsid w:val="000E7E1C"/>
    <w:rsid w:val="000F3A64"/>
    <w:rsid w:val="000F6305"/>
    <w:rsid w:val="000F70F1"/>
    <w:rsid w:val="00103398"/>
    <w:rsid w:val="00103541"/>
    <w:rsid w:val="00106785"/>
    <w:rsid w:val="00107C14"/>
    <w:rsid w:val="00113399"/>
    <w:rsid w:val="00114ED1"/>
    <w:rsid w:val="00116709"/>
    <w:rsid w:val="00124DC6"/>
    <w:rsid w:val="001311A1"/>
    <w:rsid w:val="00132279"/>
    <w:rsid w:val="0013335B"/>
    <w:rsid w:val="00134D89"/>
    <w:rsid w:val="00151994"/>
    <w:rsid w:val="00155A0E"/>
    <w:rsid w:val="001622DC"/>
    <w:rsid w:val="0016503F"/>
    <w:rsid w:val="001652ED"/>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F83"/>
    <w:rsid w:val="001D2056"/>
    <w:rsid w:val="001D6E8D"/>
    <w:rsid w:val="001D74C6"/>
    <w:rsid w:val="001E5B55"/>
    <w:rsid w:val="001F3096"/>
    <w:rsid w:val="001F330B"/>
    <w:rsid w:val="00210B09"/>
    <w:rsid w:val="00211F2A"/>
    <w:rsid w:val="002177C8"/>
    <w:rsid w:val="002222D7"/>
    <w:rsid w:val="00224941"/>
    <w:rsid w:val="0023310C"/>
    <w:rsid w:val="002402F7"/>
    <w:rsid w:val="00240F4F"/>
    <w:rsid w:val="002557A0"/>
    <w:rsid w:val="00256CCF"/>
    <w:rsid w:val="00260A1C"/>
    <w:rsid w:val="00270D0A"/>
    <w:rsid w:val="00270E98"/>
    <w:rsid w:val="00270EE4"/>
    <w:rsid w:val="00271F41"/>
    <w:rsid w:val="00273B71"/>
    <w:rsid w:val="00277251"/>
    <w:rsid w:val="00282B97"/>
    <w:rsid w:val="002859FA"/>
    <w:rsid w:val="00291854"/>
    <w:rsid w:val="00291CB5"/>
    <w:rsid w:val="00294F5D"/>
    <w:rsid w:val="002A3CE3"/>
    <w:rsid w:val="002A4A0D"/>
    <w:rsid w:val="002A4F36"/>
    <w:rsid w:val="002B03FB"/>
    <w:rsid w:val="002B2FD6"/>
    <w:rsid w:val="002C5BD3"/>
    <w:rsid w:val="002C6E93"/>
    <w:rsid w:val="002D0658"/>
    <w:rsid w:val="002D4F5D"/>
    <w:rsid w:val="002E08BF"/>
    <w:rsid w:val="002E39B7"/>
    <w:rsid w:val="002E4086"/>
    <w:rsid w:val="002F693C"/>
    <w:rsid w:val="00300816"/>
    <w:rsid w:val="00301011"/>
    <w:rsid w:val="00304AA7"/>
    <w:rsid w:val="0031494F"/>
    <w:rsid w:val="00321EFD"/>
    <w:rsid w:val="00334CEA"/>
    <w:rsid w:val="00336E2E"/>
    <w:rsid w:val="00347E5D"/>
    <w:rsid w:val="00351025"/>
    <w:rsid w:val="00353031"/>
    <w:rsid w:val="00354888"/>
    <w:rsid w:val="00362181"/>
    <w:rsid w:val="003635C2"/>
    <w:rsid w:val="00366637"/>
    <w:rsid w:val="00366DBE"/>
    <w:rsid w:val="00373FDA"/>
    <w:rsid w:val="00376932"/>
    <w:rsid w:val="003827FF"/>
    <w:rsid w:val="003858B6"/>
    <w:rsid w:val="00385F8D"/>
    <w:rsid w:val="003907AD"/>
    <w:rsid w:val="003917EF"/>
    <w:rsid w:val="0039205F"/>
    <w:rsid w:val="00393999"/>
    <w:rsid w:val="00394372"/>
    <w:rsid w:val="003A6E11"/>
    <w:rsid w:val="003B27AF"/>
    <w:rsid w:val="003C4C9E"/>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18E9"/>
    <w:rsid w:val="004722D1"/>
    <w:rsid w:val="00480412"/>
    <w:rsid w:val="00483476"/>
    <w:rsid w:val="00485057"/>
    <w:rsid w:val="00490AC8"/>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2AC"/>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C1A59"/>
    <w:rsid w:val="005C54F4"/>
    <w:rsid w:val="005D15D4"/>
    <w:rsid w:val="005D55D9"/>
    <w:rsid w:val="005E5830"/>
    <w:rsid w:val="005E59EE"/>
    <w:rsid w:val="005E678B"/>
    <w:rsid w:val="005E753D"/>
    <w:rsid w:val="005F4AC0"/>
    <w:rsid w:val="005F5D90"/>
    <w:rsid w:val="005F6385"/>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32DBB"/>
    <w:rsid w:val="007356D1"/>
    <w:rsid w:val="00743239"/>
    <w:rsid w:val="00745C92"/>
    <w:rsid w:val="00746069"/>
    <w:rsid w:val="00752327"/>
    <w:rsid w:val="007524DA"/>
    <w:rsid w:val="007526D7"/>
    <w:rsid w:val="0075582F"/>
    <w:rsid w:val="0075793B"/>
    <w:rsid w:val="00762BE6"/>
    <w:rsid w:val="00766ACA"/>
    <w:rsid w:val="0077194C"/>
    <w:rsid w:val="0077494B"/>
    <w:rsid w:val="00777D3E"/>
    <w:rsid w:val="007815EE"/>
    <w:rsid w:val="00781631"/>
    <w:rsid w:val="00781D9D"/>
    <w:rsid w:val="007900E1"/>
    <w:rsid w:val="00791EF0"/>
    <w:rsid w:val="00796170"/>
    <w:rsid w:val="007A590D"/>
    <w:rsid w:val="007B02C4"/>
    <w:rsid w:val="007C17B7"/>
    <w:rsid w:val="007C1AA2"/>
    <w:rsid w:val="007C51B3"/>
    <w:rsid w:val="007D1FEA"/>
    <w:rsid w:val="007D4795"/>
    <w:rsid w:val="007D641A"/>
    <w:rsid w:val="007E24D9"/>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1B59"/>
    <w:rsid w:val="00842838"/>
    <w:rsid w:val="0084331B"/>
    <w:rsid w:val="00843441"/>
    <w:rsid w:val="00844F1C"/>
    <w:rsid w:val="00854B82"/>
    <w:rsid w:val="00855CB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4309"/>
    <w:rsid w:val="008F2125"/>
    <w:rsid w:val="008F2712"/>
    <w:rsid w:val="00900332"/>
    <w:rsid w:val="0090297D"/>
    <w:rsid w:val="00903038"/>
    <w:rsid w:val="00903FD1"/>
    <w:rsid w:val="00920E1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31A7"/>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17D34"/>
    <w:rsid w:val="00A201EA"/>
    <w:rsid w:val="00A2162C"/>
    <w:rsid w:val="00A25E1C"/>
    <w:rsid w:val="00A31D86"/>
    <w:rsid w:val="00A3385F"/>
    <w:rsid w:val="00A403A9"/>
    <w:rsid w:val="00A41060"/>
    <w:rsid w:val="00A43B33"/>
    <w:rsid w:val="00A51C57"/>
    <w:rsid w:val="00A51EB1"/>
    <w:rsid w:val="00A537DB"/>
    <w:rsid w:val="00A550E0"/>
    <w:rsid w:val="00A57684"/>
    <w:rsid w:val="00A61DFF"/>
    <w:rsid w:val="00A6425E"/>
    <w:rsid w:val="00A66284"/>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2101"/>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050"/>
    <w:rsid w:val="00B76702"/>
    <w:rsid w:val="00B7790D"/>
    <w:rsid w:val="00B82CA5"/>
    <w:rsid w:val="00B874CB"/>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12F6"/>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4024B"/>
    <w:rsid w:val="00D402C0"/>
    <w:rsid w:val="00D42E83"/>
    <w:rsid w:val="00D43AF2"/>
    <w:rsid w:val="00D45349"/>
    <w:rsid w:val="00D509C1"/>
    <w:rsid w:val="00D553E5"/>
    <w:rsid w:val="00D55978"/>
    <w:rsid w:val="00D576A3"/>
    <w:rsid w:val="00D62EDB"/>
    <w:rsid w:val="00D6563A"/>
    <w:rsid w:val="00D66D5F"/>
    <w:rsid w:val="00D67511"/>
    <w:rsid w:val="00D71FDA"/>
    <w:rsid w:val="00D73F58"/>
    <w:rsid w:val="00D77D6A"/>
    <w:rsid w:val="00D803EC"/>
    <w:rsid w:val="00D80D05"/>
    <w:rsid w:val="00D811EF"/>
    <w:rsid w:val="00D8678E"/>
    <w:rsid w:val="00D87918"/>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E24"/>
    <w:rsid w:val="00DF75F0"/>
    <w:rsid w:val="00E022DF"/>
    <w:rsid w:val="00E04C1E"/>
    <w:rsid w:val="00E13687"/>
    <w:rsid w:val="00E14E85"/>
    <w:rsid w:val="00E154A2"/>
    <w:rsid w:val="00E16489"/>
    <w:rsid w:val="00E20667"/>
    <w:rsid w:val="00E2071C"/>
    <w:rsid w:val="00E26670"/>
    <w:rsid w:val="00E300D8"/>
    <w:rsid w:val="00E30342"/>
    <w:rsid w:val="00E36D66"/>
    <w:rsid w:val="00E44AFF"/>
    <w:rsid w:val="00E44CCE"/>
    <w:rsid w:val="00E45E0A"/>
    <w:rsid w:val="00E475A3"/>
    <w:rsid w:val="00E47809"/>
    <w:rsid w:val="00E54599"/>
    <w:rsid w:val="00E56B2A"/>
    <w:rsid w:val="00E57792"/>
    <w:rsid w:val="00E57C5E"/>
    <w:rsid w:val="00E6091A"/>
    <w:rsid w:val="00E63489"/>
    <w:rsid w:val="00E67AE1"/>
    <w:rsid w:val="00E67FB1"/>
    <w:rsid w:val="00E70141"/>
    <w:rsid w:val="00E70591"/>
    <w:rsid w:val="00E72EE5"/>
    <w:rsid w:val="00E73C2B"/>
    <w:rsid w:val="00E75D3E"/>
    <w:rsid w:val="00E8469A"/>
    <w:rsid w:val="00E91235"/>
    <w:rsid w:val="00EA2C84"/>
    <w:rsid w:val="00EA48B9"/>
    <w:rsid w:val="00EB20B2"/>
    <w:rsid w:val="00EB4372"/>
    <w:rsid w:val="00EB639E"/>
    <w:rsid w:val="00EB7EF9"/>
    <w:rsid w:val="00EC5F0D"/>
    <w:rsid w:val="00EC71B5"/>
    <w:rsid w:val="00EC736A"/>
    <w:rsid w:val="00EC77B5"/>
    <w:rsid w:val="00EC7946"/>
    <w:rsid w:val="00EC79A1"/>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1DE4"/>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7</TotalTime>
  <Pages>9</Pages>
  <Words>2433</Words>
  <Characters>13870</Characters>
  <Application>Microsoft Office Word</Application>
  <DocSecurity>0</DocSecurity>
  <Lines>115</Lines>
  <Paragraphs>3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39</cp:revision>
  <dcterms:created xsi:type="dcterms:W3CDTF">2024-10-14T14:52:00Z</dcterms:created>
  <dcterms:modified xsi:type="dcterms:W3CDTF">2025-01-17T04:48:00Z</dcterms:modified>
</cp:coreProperties>
</file>